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57F9" w:rsidRDefault="005E0429" w:rsidP="005E0429">
      <w:pPr>
        <w:pStyle w:val="Heading2"/>
      </w:pPr>
      <w:r>
        <w:t>Architectures</w:t>
      </w:r>
    </w:p>
    <w:p w:rsidR="005E0429" w:rsidRDefault="005E0429" w:rsidP="005E0429">
      <w:r>
        <w:t xml:space="preserve">We investigated several alterations on convolutional neural networks for feature extraction, into densely connected networks for </w:t>
      </w:r>
      <w:r w:rsidR="000C6402">
        <w:t>progression</w:t>
      </w:r>
      <w:r>
        <w:t xml:space="preserve"> prediction. The framework of the feature extraction has three parts: First, convolutions are performed in a manner similar to the </w:t>
      </w:r>
      <w:proofErr w:type="spellStart"/>
      <w:proofErr w:type="gramStart"/>
      <w:r>
        <w:t>DenseNet</w:t>
      </w:r>
      <w:proofErr w:type="spellEnd"/>
      <w:r>
        <w:t>[</w:t>
      </w:r>
      <w:proofErr w:type="gramEnd"/>
      <w:r>
        <w:t xml:space="preserve">ref] architecture, where previous feature maps are concatenated to later layers. Second, a transition block reduces the number of filters by a fraction from </w:t>
      </w:r>
      <w:proofErr w:type="gramStart"/>
      <w:r>
        <w:t>0</w:t>
      </w:r>
      <w:proofErr w:type="gramEnd"/>
      <w:r>
        <w:t xml:space="preserve"> to 1, and performs a 3D average pooling with a stride of 2. Third, feature extraction ends with a flattening of the extracted features. The framework of the densely connected network has two parts: First, a set number of dense connections followed by dropout layer. Second, the model predicts two classes, progression and no-progression, with a soft-max activation.</w:t>
      </w:r>
    </w:p>
    <w:p w:rsidR="000C6402" w:rsidRDefault="008C17EF" w:rsidP="005E0429">
      <w:r>
        <w:t>We investigated several parameters in both the feature extractor, densely connected prediction, and parameters outside of the architecture.</w:t>
      </w:r>
    </w:p>
    <w:p w:rsidR="000C6402" w:rsidRDefault="000C6402" w:rsidP="005E0429">
      <w:r>
        <w:t>Feature extraction parameters:</w:t>
      </w:r>
    </w:p>
    <w:p w:rsidR="000C6402" w:rsidRDefault="000C6402" w:rsidP="000C6402">
      <w:pPr>
        <w:pStyle w:val="ListParagraph"/>
        <w:numPr>
          <w:ilvl w:val="0"/>
          <w:numId w:val="1"/>
        </w:numPr>
      </w:pPr>
      <w:r>
        <w:t>4, 8, 16, or 32 filters as the number of filters to start the feature extraction</w:t>
      </w:r>
    </w:p>
    <w:p w:rsidR="000C6402" w:rsidRDefault="000C6402" w:rsidP="000C6402">
      <w:pPr>
        <w:pStyle w:val="ListParagraph"/>
        <w:numPr>
          <w:ilvl w:val="0"/>
          <w:numId w:val="1"/>
        </w:numPr>
      </w:pPr>
      <w:r>
        <w:t>4, 8, 16, or 32 as the rate of increase in the number of filters (growth rate)</w:t>
      </w:r>
    </w:p>
    <w:p w:rsidR="000C6402" w:rsidRDefault="000C6402" w:rsidP="000C6402">
      <w:pPr>
        <w:pStyle w:val="ListParagraph"/>
        <w:numPr>
          <w:ilvl w:val="0"/>
          <w:numId w:val="1"/>
        </w:numPr>
      </w:pPr>
      <w:r>
        <w:t>1, 2, 3, 4, or 5 convolution blocks in each dense layers</w:t>
      </w:r>
    </w:p>
    <w:p w:rsidR="000C6402" w:rsidRDefault="000C6402" w:rsidP="000C6402">
      <w:pPr>
        <w:pStyle w:val="ListParagraph"/>
        <w:numPr>
          <w:ilvl w:val="0"/>
          <w:numId w:val="1"/>
        </w:numPr>
      </w:pPr>
      <w:r>
        <w:t>1, 2, 3, or 5 dense convolution blocks followed by transition layers</w:t>
      </w:r>
    </w:p>
    <w:p w:rsidR="000C6402" w:rsidRDefault="000C6402" w:rsidP="000C6402">
      <w:pPr>
        <w:pStyle w:val="ListParagraph"/>
        <w:numPr>
          <w:ilvl w:val="0"/>
          <w:numId w:val="1"/>
        </w:numPr>
      </w:pPr>
      <w:r>
        <w:t>0.5, 0.75, or 1.0 the fraction of filters to decrease by each transition</w:t>
      </w:r>
    </w:p>
    <w:p w:rsidR="000C6402" w:rsidRDefault="000C6402" w:rsidP="000C6402">
      <w:r>
        <w:t>Densely connected parameters:</w:t>
      </w:r>
    </w:p>
    <w:p w:rsidR="000C6402" w:rsidRDefault="000C6402" w:rsidP="000C6402">
      <w:pPr>
        <w:pStyle w:val="ListParagraph"/>
        <w:numPr>
          <w:ilvl w:val="0"/>
          <w:numId w:val="1"/>
        </w:numPr>
      </w:pPr>
      <w:r>
        <w:t>0, 1, 2, 3, 4, 5, or 7 number of densely connected layer</w:t>
      </w:r>
    </w:p>
    <w:p w:rsidR="000C6402" w:rsidRDefault="000C6402" w:rsidP="000C6402">
      <w:pPr>
        <w:pStyle w:val="ListParagraph"/>
        <w:numPr>
          <w:ilvl w:val="0"/>
          <w:numId w:val="1"/>
        </w:numPr>
      </w:pPr>
      <w:r>
        <w:t>64, 128, 256, or 512 number of connections in each layer</w:t>
      </w:r>
    </w:p>
    <w:p w:rsidR="000C6402" w:rsidRDefault="000C6402" w:rsidP="000C6402">
      <w:pPr>
        <w:pStyle w:val="ListParagraph"/>
        <w:numPr>
          <w:ilvl w:val="0"/>
          <w:numId w:val="1"/>
        </w:numPr>
      </w:pPr>
      <w:r>
        <w:t>0.5 or 0.0 dropout for fraction of connections to drop</w:t>
      </w:r>
    </w:p>
    <w:p w:rsidR="000C6402" w:rsidRDefault="000C6402" w:rsidP="000C6402">
      <w:r>
        <w:t>Other hyper-parameters:</w:t>
      </w:r>
    </w:p>
    <w:p w:rsidR="000C6402" w:rsidRDefault="000C6402" w:rsidP="000C6402">
      <w:pPr>
        <w:pStyle w:val="ListParagraph"/>
        <w:numPr>
          <w:ilvl w:val="0"/>
          <w:numId w:val="2"/>
        </w:numPr>
      </w:pPr>
      <w:r>
        <w:t>Min and max learning rate were created on a model by model basis</w:t>
      </w:r>
    </w:p>
    <w:p w:rsidR="000C6402" w:rsidRDefault="000C6402" w:rsidP="000C6402">
      <w:pPr>
        <w:pStyle w:val="ListParagraph"/>
        <w:numPr>
          <w:ilvl w:val="0"/>
          <w:numId w:val="2"/>
        </w:numPr>
      </w:pPr>
      <w:r>
        <w:t>Adam or Stochastic gradient descent optimizers</w:t>
      </w:r>
    </w:p>
    <w:p w:rsidR="000C6402" w:rsidRDefault="000C6402" w:rsidP="000C6402">
      <w:pPr>
        <w:pStyle w:val="ListParagraph"/>
        <w:numPr>
          <w:ilvl w:val="0"/>
          <w:numId w:val="2"/>
        </w:numPr>
      </w:pPr>
      <w:r>
        <w:t>Categorical cross entropy, or Cosine loss</w:t>
      </w:r>
    </w:p>
    <w:p w:rsidR="000C6402" w:rsidRDefault="00C27039" w:rsidP="008C17EF">
      <w:r>
        <w:t xml:space="preserve">Due to the limited, and biased (more non-progression than progression) nature of our dataset, we quickly noticed </w:t>
      </w:r>
      <w:r w:rsidR="00A90701">
        <w:t>a problem of model overfitting</w:t>
      </w:r>
      <w:r>
        <w:t xml:space="preserve">. </w:t>
      </w:r>
      <w:r w:rsidR="00A90701">
        <w:t xml:space="preserve">Recent work has shown that a large part of this issue </w:t>
      </w:r>
      <w:r w:rsidR="00962B2D">
        <w:t>can</w:t>
      </w:r>
      <w:r w:rsidR="00A90701">
        <w:t xml:space="preserve"> be related to the usage of </w:t>
      </w:r>
      <w:proofErr w:type="spellStart"/>
      <w:r w:rsidR="00A90701">
        <w:t>softmax</w:t>
      </w:r>
      <w:proofErr w:type="spellEnd"/>
      <w:r w:rsidR="00A90701">
        <w:t xml:space="preserve"> + </w:t>
      </w:r>
      <w:proofErr w:type="spellStart"/>
      <w:r w:rsidR="00A90701">
        <w:t>crossentropy</w:t>
      </w:r>
      <w:proofErr w:type="spellEnd"/>
      <w:r w:rsidR="00A90701">
        <w:t xml:space="preserve"> loss function</w:t>
      </w:r>
      <w:r w:rsidR="00962B2D">
        <w:fldChar w:fldCharType="begin" w:fldLock="1"/>
      </w:r>
      <w:r w:rsidR="00962B2D">
        <w:instrText>ADDIN CSL_CITATION {"citationItems":[{"id":"ITEM-1","itemData":{"abstract":"Two things seem to be indisputable in the contemporary deep learning discourse: 1. The categorical cross-entropy loss after softmax activation is the method of choice for classification. 2. Training a CNN classifier from scratch on small datasets does not work well. In contrast to this, we show that the cosine loss function provides substantially better performance than cross-entropy on datasets with only a handful of samples per class. For example, the accuracy achieved on the CUB-200-2011 dataset without pre-training is by 30% higher than with the cross-entropy loss. Further experiments on other popular datasets confirm our findings. Moreover, we demonstrate that integrating prior knowledge in the form of class hierarchies is straightforward with the cosine loss and improves classification performance further.","author":[{"dropping-particle":"","family":"Barz","given":"Björn","non-dropping-particle":"","parse-names":false,"suffix":""},{"dropping-particle":"","family":"Denzler","given":"Joachim","non-dropping-particle":"","parse-names":false,"suffix":""}],"id":"ITEM-1","issued":{"date-parts":[["0"]]},"number-of-pages":"2020","title":"Deep Learning on Small Datasets without Pre-Training using Cosine Loss","type":"report"},"uris":["http://www.mendeley.com/documents/?uuid=d8491bcf-b94f-3b16-ada4-0ecf2e184c8d"]}],"mendeley":{"formattedCitation":"(Barz &amp; Denzler, n.d.)","plainTextFormattedCitation":"(Barz &amp; Denzler, n.d.)"},"properties":{"noteIndex":0},"schema":"https://github.com/citation-style-language/schema/raw/master/csl-citation.json"}</w:instrText>
      </w:r>
      <w:r w:rsidR="00962B2D">
        <w:fldChar w:fldCharType="separate"/>
      </w:r>
      <w:r w:rsidR="00962B2D" w:rsidRPr="00962B2D">
        <w:rPr>
          <w:noProof/>
        </w:rPr>
        <w:t>(</w:t>
      </w:r>
      <w:proofErr w:type="spellStart"/>
      <w:r w:rsidR="00962B2D" w:rsidRPr="00962B2D">
        <w:rPr>
          <w:noProof/>
        </w:rPr>
        <w:t>Barz</w:t>
      </w:r>
      <w:proofErr w:type="spellEnd"/>
      <w:r w:rsidR="00962B2D" w:rsidRPr="00962B2D">
        <w:rPr>
          <w:noProof/>
        </w:rPr>
        <w:t xml:space="preserve"> &amp; Denzler, n.d.)</w:t>
      </w:r>
      <w:r w:rsidR="00962B2D">
        <w:fldChar w:fldCharType="end"/>
      </w:r>
      <w:r w:rsidR="00962B2D">
        <w:t>, and propose the usage of a cosine loss function. The cosine loss focuses on increasing the similarity between the L</w:t>
      </w:r>
      <w:r w:rsidR="00962B2D">
        <w:rPr>
          <w:vertAlign w:val="superscript"/>
        </w:rPr>
        <w:t>2</w:t>
      </w:r>
      <w:r w:rsidR="00962B2D">
        <w:t xml:space="preserve">-norm of the prediction and the ground truth, ‘bounding’ the loss to a unit sphere. In contrast, the cross entropy and </w:t>
      </w:r>
      <w:proofErr w:type="spellStart"/>
      <w:r w:rsidR="00962B2D">
        <w:t>softmax</w:t>
      </w:r>
      <w:proofErr w:type="spellEnd"/>
      <w:r w:rsidR="00962B2D">
        <w:t xml:space="preserve"> contains exponential and log functions, allowing arbitrarily</w:t>
      </w:r>
      <w:r w:rsidR="00552DEB">
        <w:t xml:space="preserve"> high values to appear.</w:t>
      </w:r>
    </w:p>
    <w:p w:rsidR="00552DEB" w:rsidRPr="005E0429" w:rsidRDefault="00552DEB" w:rsidP="008C17EF">
      <w:bookmarkStart w:id="0" w:name="_GoBack"/>
      <w:bookmarkEnd w:id="0"/>
    </w:p>
    <w:sectPr w:rsidR="00552DEB" w:rsidRPr="005E04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6F6FFE"/>
    <w:multiLevelType w:val="hybridMultilevel"/>
    <w:tmpl w:val="75941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8E5884"/>
    <w:multiLevelType w:val="hybridMultilevel"/>
    <w:tmpl w:val="0A466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429"/>
    <w:rsid w:val="000C6402"/>
    <w:rsid w:val="004D7BB8"/>
    <w:rsid w:val="00552DEB"/>
    <w:rsid w:val="005E0429"/>
    <w:rsid w:val="008C17EF"/>
    <w:rsid w:val="00962B2D"/>
    <w:rsid w:val="00A90701"/>
    <w:rsid w:val="00C27039"/>
    <w:rsid w:val="00F724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08FE0"/>
  <w15:chartTrackingRefBased/>
  <w15:docId w15:val="{454C8AF6-7FA2-490D-B656-F9D8E5B6A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5E04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042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C64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1E4D6-7A4F-4E58-B337-99FC4B35F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Pages>
  <Words>594</Words>
  <Characters>3392</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3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Brian M</dc:creator>
  <cp:keywords/>
  <dc:description/>
  <cp:lastModifiedBy>Anderson,Brian M</cp:lastModifiedBy>
  <cp:revision>2</cp:revision>
  <dcterms:created xsi:type="dcterms:W3CDTF">2021-01-14T14:10:00Z</dcterms:created>
  <dcterms:modified xsi:type="dcterms:W3CDTF">2021-01-1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www.zotero.org/styles/apa</vt:lpwstr>
  </property>
</Properties>
</file>